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 xml:space="preserve">Disusun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4E2F9A1C" w:rsidR="00504AF3" w:rsidRPr="006C23DE" w:rsidRDefault="00BA0376" w:rsidP="00FF225D">
      <w:pPr>
        <w:pStyle w:val="Caption"/>
        <w:jc w:val="center"/>
        <w:rPr>
          <w:rFonts w:cs="Times New Roman"/>
          <w:b/>
          <w:i w:val="0"/>
          <w:sz w:val="24"/>
          <w:szCs w:val="24"/>
        </w:rPr>
      </w:pPr>
      <w:r w:rsidRPr="006C23DE">
        <w:rPr>
          <w:b/>
          <w:i w:val="0"/>
          <w:color w:val="000000" w:themeColor="text1"/>
          <w:sz w:val="24"/>
          <w:szCs w:val="24"/>
        </w:rPr>
        <w:t xml:space="preserve">Tabel </w:t>
      </w:r>
      <w:r w:rsidRPr="00FF225D">
        <w:rPr>
          <w:b/>
          <w:i w:val="0"/>
          <w:color w:val="000000" w:themeColor="text1"/>
          <w:sz w:val="24"/>
          <w:szCs w:val="24"/>
        </w:rPr>
        <w:fldChar w:fldCharType="begin"/>
      </w:r>
      <w:r w:rsidRPr="006C23DE">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F3FEF" w:rsidRPr="006C23DE">
        <w:rPr>
          <w:b/>
          <w:i w:val="0"/>
          <w:noProof/>
          <w:color w:val="000000" w:themeColor="text1"/>
          <w:sz w:val="24"/>
          <w:szCs w:val="24"/>
        </w:rPr>
        <w:t>1</w:t>
      </w:r>
      <w:r w:rsidRPr="00FF225D">
        <w:rPr>
          <w:b/>
          <w:i w:val="0"/>
          <w:color w:val="000000" w:themeColor="text1"/>
          <w:sz w:val="24"/>
          <w:szCs w:val="24"/>
        </w:rPr>
        <w:fldChar w:fldCharType="end"/>
      </w:r>
      <w:r w:rsidR="00FF225D" w:rsidRPr="006C23DE">
        <w:rPr>
          <w:b/>
          <w:i w:val="0"/>
          <w:color w:val="000000" w:themeColor="text1"/>
          <w:sz w:val="24"/>
          <w:szCs w:val="24"/>
        </w:rPr>
        <w:t>.1</w:t>
      </w:r>
      <w:r w:rsidRPr="006C23DE">
        <w:rPr>
          <w:b/>
          <w:i w:val="0"/>
          <w:color w:val="000000" w:themeColor="text1"/>
          <w:sz w:val="24"/>
          <w:szCs w:val="24"/>
        </w:rPr>
        <w:t xml:space="preserve"> Populasi Ayam Ras Pedaging di Indonesia</w:t>
      </w:r>
      <w:r w:rsidR="00650038" w:rsidRPr="006C23DE">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6C23DE">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23DE">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FF2B9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FF2B9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FF2B9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FF2B9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FF2B9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37471FDD" w:rsidR="0035795F" w:rsidRDefault="0035795F" w:rsidP="0035795F">
      <w:pPr>
        <w:pStyle w:val="Caption"/>
        <w:ind w:left="3828"/>
        <w:rPr>
          <w:b/>
          <w:i w:val="0"/>
          <w:color w:val="000000" w:themeColor="text1"/>
          <w:sz w:val="24"/>
          <w:szCs w:val="24"/>
        </w:rPr>
      </w:pPr>
      <w:r>
        <w:rPr>
          <w:noProof/>
        </w:rPr>
        <w:drawing>
          <wp:inline distT="0" distB="0" distL="0" distR="0" wp14:anchorId="7BB55389" wp14:editId="7652BC3B">
            <wp:extent cx="1396663" cy="28472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64" b="6193"/>
                    <a:stretch/>
                  </pic:blipFill>
                  <pic:spPr bwMode="auto">
                    <a:xfrm>
                      <a:off x="0" y="0"/>
                      <a:ext cx="1404893" cy="28640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771888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F92CDF2" w:rsidR="00F95887" w:rsidRPr="00715CE6" w:rsidRDefault="00FF2B90" w:rsidP="003A0F1B">
      <w:pPr>
        <w:pStyle w:val="Caption"/>
        <w:jc w:val="center"/>
        <w:rPr>
          <w:lang w:val="sv-SE"/>
        </w:rPr>
      </w:pPr>
      <w:r w:rsidRPr="00FF2B90">
        <w:rPr>
          <w:noProof/>
          <w14:ligatures w14:val="none"/>
        </w:rPr>
        <w:drawing>
          <wp:inline distT="0" distB="0" distL="0" distR="0" wp14:anchorId="112A55D7" wp14:editId="460F292F">
            <wp:extent cx="4862195" cy="2965450"/>
            <wp:effectExtent l="0" t="0" r="0" b="6350"/>
            <wp:docPr id="9013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35508" name=""/>
                    <pic:cNvPicPr/>
                  </pic:nvPicPr>
                  <pic:blipFill rotWithShape="1">
                    <a:blip r:embed="rId30"/>
                    <a:srcRect l="3527" t="842" b="821"/>
                    <a:stretch/>
                  </pic:blipFill>
                  <pic:spPr bwMode="auto">
                    <a:xfrm>
                      <a:off x="0" y="0"/>
                      <a:ext cx="4862195" cy="2965450"/>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10B24" w14:textId="77777777" w:rsidR="00213E6C" w:rsidRDefault="00213E6C">
      <w:pPr>
        <w:spacing w:after="0" w:line="240" w:lineRule="auto"/>
      </w:pPr>
      <w:r>
        <w:separator/>
      </w:r>
    </w:p>
  </w:endnote>
  <w:endnote w:type="continuationSeparator" w:id="0">
    <w:p w14:paraId="3904DF5A" w14:textId="77777777" w:rsidR="00213E6C" w:rsidRDefault="00213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A385C" w14:textId="77777777" w:rsidR="00213E6C" w:rsidRDefault="00213E6C">
      <w:pPr>
        <w:spacing w:after="0" w:line="240" w:lineRule="auto"/>
      </w:pPr>
      <w:r>
        <w:separator/>
      </w:r>
    </w:p>
  </w:footnote>
  <w:footnote w:type="continuationSeparator" w:id="0">
    <w:p w14:paraId="61FB1EDB" w14:textId="77777777" w:rsidR="00213E6C" w:rsidRDefault="00213E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3FEF"/>
    <w:rsid w:val="00213E6C"/>
    <w:rsid w:val="00214650"/>
    <w:rsid w:val="0022014B"/>
    <w:rsid w:val="002312F7"/>
    <w:rsid w:val="00240EB5"/>
    <w:rsid w:val="002420FD"/>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6CD6"/>
    <w:rsid w:val="0033710F"/>
    <w:rsid w:val="00350CD4"/>
    <w:rsid w:val="003527EF"/>
    <w:rsid w:val="00356852"/>
    <w:rsid w:val="0035795F"/>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4445"/>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1921"/>
    <w:rsid w:val="005C3261"/>
    <w:rsid w:val="005C54B1"/>
    <w:rsid w:val="005C6E18"/>
    <w:rsid w:val="005D1BE3"/>
    <w:rsid w:val="005D6A90"/>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15CE6"/>
    <w:rsid w:val="00723BAE"/>
    <w:rsid w:val="00737335"/>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1518"/>
    <w:rsid w:val="0085397A"/>
    <w:rsid w:val="00860698"/>
    <w:rsid w:val="00870254"/>
    <w:rsid w:val="00871E6A"/>
    <w:rsid w:val="00881B13"/>
    <w:rsid w:val="008829EA"/>
    <w:rsid w:val="00885CCB"/>
    <w:rsid w:val="00886572"/>
    <w:rsid w:val="008900C0"/>
    <w:rsid w:val="00892D62"/>
    <w:rsid w:val="00897375"/>
    <w:rsid w:val="008A0E3F"/>
    <w:rsid w:val="008A3D1F"/>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417"/>
    <w:rsid w:val="00935D5D"/>
    <w:rsid w:val="00937EE6"/>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944EB"/>
    <w:rsid w:val="00B97641"/>
    <w:rsid w:val="00BA0376"/>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C7830"/>
    <w:rsid w:val="00DD1A9F"/>
    <w:rsid w:val="00DE31EE"/>
    <w:rsid w:val="00E004B6"/>
    <w:rsid w:val="00E00971"/>
    <w:rsid w:val="00E06F2C"/>
    <w:rsid w:val="00E162D5"/>
    <w:rsid w:val="00E204E1"/>
    <w:rsid w:val="00E24D10"/>
    <w:rsid w:val="00E34566"/>
    <w:rsid w:val="00E45E12"/>
    <w:rsid w:val="00E50162"/>
    <w:rsid w:val="00E519D5"/>
    <w:rsid w:val="00E538EC"/>
    <w:rsid w:val="00E6530F"/>
    <w:rsid w:val="00E65DA0"/>
    <w:rsid w:val="00E70F6E"/>
    <w:rsid w:val="00E717FB"/>
    <w:rsid w:val="00E72376"/>
    <w:rsid w:val="00E77C3F"/>
    <w:rsid w:val="00E807DD"/>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5887"/>
    <w:rsid w:val="00F96CD6"/>
    <w:rsid w:val="00FA300E"/>
    <w:rsid w:val="00FB04C0"/>
    <w:rsid w:val="00FB0653"/>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32</Pages>
  <Words>14618</Words>
  <Characters>83324</Characters>
  <Application>Microsoft Office Word</Application>
  <DocSecurity>0</DocSecurity>
  <Lines>694</Lines>
  <Paragraphs>1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9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43</cp:revision>
  <cp:lastPrinted>2023-02-19T10:08:00Z</cp:lastPrinted>
  <dcterms:created xsi:type="dcterms:W3CDTF">2023-02-09T03:50:00Z</dcterms:created>
  <dcterms:modified xsi:type="dcterms:W3CDTF">2023-05-1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